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74F1C" w:rsidRPr="0094076B" w:rsidRDefault="00974F1C" w:rsidP="00974F1C">
      <w:pPr>
        <w:spacing w:line="360" w:lineRule="auto"/>
        <w:jc w:val="center"/>
        <w:rPr>
          <w:rFonts w:ascii="Bookman Old Style" w:hAnsi="Bookman Old Style"/>
          <w:b/>
          <w:sz w:val="28"/>
          <w:szCs w:val="28"/>
        </w:rPr>
      </w:pPr>
      <w:r>
        <w:rPr>
          <w:rFonts w:ascii="Bookman Old Style" w:hAnsi="Bookman Old Style"/>
          <w:b/>
          <w:sz w:val="28"/>
          <w:szCs w:val="28"/>
        </w:rPr>
        <w:t>TUGAS OBSERVASI 6</w:t>
      </w:r>
    </w:p>
    <w:p w:rsidR="00974F1C" w:rsidRDefault="00974F1C" w:rsidP="00974F1C">
      <w:pPr>
        <w:jc w:val="center"/>
        <w:rPr>
          <w:rFonts w:ascii="Bookman Old Style" w:hAnsi="Bookman Old Style"/>
          <w:b/>
          <w:sz w:val="28"/>
          <w:szCs w:val="28"/>
        </w:rPr>
      </w:pPr>
      <w:r w:rsidRPr="0094076B">
        <w:rPr>
          <w:rFonts w:ascii="Bookman Old Style" w:hAnsi="Bookman Old Style"/>
          <w:b/>
          <w:sz w:val="28"/>
          <w:szCs w:val="28"/>
        </w:rPr>
        <w:t xml:space="preserve">SKEMA </w:t>
      </w:r>
      <w:r w:rsidR="003A47DF">
        <w:rPr>
          <w:rFonts w:ascii="Bookman Old Style" w:hAnsi="Bookman Old Style"/>
          <w:b/>
          <w:sz w:val="28"/>
          <w:szCs w:val="28"/>
        </w:rPr>
        <w:t>PENULISAN BUKU NONFIKSI</w:t>
      </w:r>
      <w:bookmarkStart w:id="0" w:name="_GoBack"/>
      <w:bookmarkEnd w:id="0"/>
    </w:p>
    <w:p w:rsidR="00974F1C" w:rsidRDefault="00974F1C" w:rsidP="00974F1C">
      <w:pPr>
        <w:pStyle w:val="ListParagraph"/>
        <w:spacing w:after="240" w:line="312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974F1C" w:rsidRPr="00974F1C" w:rsidRDefault="00974F1C" w:rsidP="00974F1C">
      <w:pPr>
        <w:pStyle w:val="ListParagraph"/>
        <w:numPr>
          <w:ilvl w:val="0"/>
          <w:numId w:val="3"/>
        </w:numPr>
        <w:spacing w:after="240" w:line="312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us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</w:t>
      </w:r>
      <w:r w:rsidRPr="00974F1C">
        <w:rPr>
          <w:rFonts w:ascii="Times New Roman" w:hAnsi="Times New Roman" w:cs="Times New Roman"/>
          <w:sz w:val="24"/>
          <w:szCs w:val="24"/>
        </w:rPr>
        <w:t>ntinglah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4F1C">
        <w:rPr>
          <w:rFonts w:ascii="Times New Roman" w:hAnsi="Times New Roman" w:cs="Times New Roman"/>
          <w:sz w:val="24"/>
          <w:szCs w:val="24"/>
        </w:rPr>
        <w:t>daftar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4F1C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4F1C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4F1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>!</w:t>
      </w:r>
    </w:p>
    <w:tbl>
      <w:tblPr>
        <w:tblStyle w:val="TableGrid"/>
        <w:tblW w:w="0" w:type="auto"/>
        <w:tblLook w:val="04A0"/>
      </w:tblPr>
      <w:tblGrid>
        <w:gridCol w:w="9243"/>
      </w:tblGrid>
      <w:tr w:rsidR="00974F1C" w:rsidRPr="00A16D9B" w:rsidTr="00821BA2">
        <w:tc>
          <w:tcPr>
            <w:tcW w:w="9350" w:type="dxa"/>
          </w:tcPr>
          <w:p w:rsidR="00974F1C" w:rsidRPr="00A16D9B" w:rsidRDefault="00974F1C" w:rsidP="00821BA2">
            <w:pPr>
              <w:spacing w:line="312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974F1C" w:rsidRPr="008D1AF7" w:rsidRDefault="00974F1C" w:rsidP="00821BA2">
            <w:pPr>
              <w:spacing w:line="312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D1AF7">
              <w:rPr>
                <w:rFonts w:ascii="Times New Roman" w:hAnsi="Times New Roman" w:cs="Times New Roman"/>
                <w:b/>
                <w:sz w:val="24"/>
                <w:szCs w:val="24"/>
              </w:rPr>
              <w:t>DAFTAR PUSTAKA</w:t>
            </w:r>
          </w:p>
          <w:p w:rsidR="00974F1C" w:rsidRPr="00A16D9B" w:rsidRDefault="00974F1C" w:rsidP="00821BA2">
            <w:pPr>
              <w:spacing w:line="312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ama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ony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Wong</w:t>
            </w:r>
          </w:p>
          <w:p w:rsidR="00974F1C" w:rsidRPr="004B7994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iCs/>
                <w:sz w:val="24"/>
                <w:szCs w:val="24"/>
              </w:rPr>
              <w:t>Internet marketing for beginners</w:t>
            </w:r>
          </w:p>
          <w:p w:rsidR="00974F1C" w:rsidRPr="004B7994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</w:t>
            </w:r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10</w:t>
            </w:r>
          </w:p>
          <w:p w:rsidR="00974F1C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sz w:val="24"/>
                <w:szCs w:val="24"/>
              </w:rPr>
              <w:t>Elex Media Komputindo</w:t>
            </w:r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Jakarta</w:t>
            </w:r>
          </w:p>
          <w:p w:rsidR="00974F1C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am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A16D9B">
              <w:rPr>
                <w:rFonts w:ascii="Times New Roman" w:hAnsi="Times New Roman" w:cs="Times New Roman"/>
                <w:sz w:val="24"/>
                <w:szCs w:val="24"/>
              </w:rPr>
              <w:t>Jefferly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A16D9B">
              <w:rPr>
                <w:rFonts w:ascii="Times New Roman" w:hAnsi="Times New Roman" w:cs="Times New Roman"/>
                <w:sz w:val="24"/>
                <w:szCs w:val="24"/>
              </w:rPr>
              <w:t>Helianthusonfr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iCs/>
                <w:sz w:val="24"/>
                <w:szCs w:val="24"/>
              </w:rPr>
              <w:t>Facebook Marketing</w:t>
            </w:r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16</w:t>
            </w:r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sz w:val="24"/>
                <w:szCs w:val="24"/>
              </w:rPr>
              <w:t>Elex Media Komputindo</w:t>
            </w:r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Jakarta</w:t>
            </w:r>
          </w:p>
          <w:p w:rsidR="00974F1C" w:rsidRPr="004B7994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am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uhid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u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zh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mb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Tri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Jang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e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okter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Lagi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eajaib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im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ia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nghalau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yakit</w:t>
            </w:r>
            <w:proofErr w:type="spellEnd"/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05</w:t>
            </w:r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Q Publishing, Bandung</w:t>
            </w:r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:rsidR="00974F1C" w:rsidRPr="00C321C1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am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 John W. Osborn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ia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Berbicara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i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ep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Umum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Eksekutif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.</w:t>
            </w:r>
          </w:p>
          <w:p w:rsidR="00974F1C" w:rsidRPr="004B7994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jemah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Walfred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Andre</w:t>
            </w:r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1993</w:t>
            </w:r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m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ks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Jakarta</w:t>
            </w:r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am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ssabelee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rrado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Aceh,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Contoh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yelesai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ejahat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asa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Lalu</w:t>
            </w:r>
            <w:proofErr w:type="spellEnd"/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14</w:t>
            </w:r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omp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10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ebru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2014</w:t>
            </w:r>
          </w:p>
          <w:p w:rsidR="00974F1C" w:rsidRPr="00C321C1" w:rsidRDefault="00974F1C" w:rsidP="00821BA2">
            <w:pPr>
              <w:pStyle w:val="ListParagraph"/>
              <w:spacing w:line="312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:rsidR="00974F1C" w:rsidRPr="005D70C9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ama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mbang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Trim</w:t>
            </w:r>
          </w:p>
          <w:p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hun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rbit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sz w:val="24"/>
                <w:szCs w:val="24"/>
              </w:rPr>
              <w:t>2011</w:t>
            </w:r>
          </w:p>
          <w:p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The art of Stimulating Idea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Jurus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ndulang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Ide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an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Insaf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agar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aya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i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Jalan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nulis</w:t>
            </w:r>
            <w:proofErr w:type="spellEnd"/>
          </w:p>
          <w:p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lastRenderedPageBreak/>
              <w:t>Penerbit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tagraf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, Solo</w:t>
            </w:r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</w:p>
          <w:p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:rsidR="00974F1C" w:rsidRPr="005D70C9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ama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mbang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Trim</w:t>
            </w:r>
          </w:p>
          <w:p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hun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rbit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sz w:val="24"/>
                <w:szCs w:val="24"/>
              </w:rPr>
              <w:t>2011</w:t>
            </w:r>
          </w:p>
          <w:p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Muhammad Effect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Getaran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yang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irindukan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an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itakuti</w:t>
            </w:r>
            <w:proofErr w:type="spellEnd"/>
          </w:p>
          <w:p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inta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Medina, Solo</w:t>
            </w:r>
          </w:p>
          <w:p w:rsidR="00974F1C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:rsidR="00974F1C" w:rsidRPr="004B7994" w:rsidRDefault="00974F1C" w:rsidP="00821BA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:rsidR="00974F1C" w:rsidRPr="00A16D9B" w:rsidRDefault="00974F1C" w:rsidP="00821BA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924DF5" w:rsidRDefault="00A73CDE">
      <w:r>
        <w:lastRenderedPageBreak/>
        <w:fldChar w:fldCharType="begin" w:fldLock="1"/>
      </w:r>
      <w:r>
        <w:instrText>ADDIN CSL_CITATION {"citationItems":[{"id":"ITEM-1","itemData":{"author":[{"dropping-particle":"","family":"Wong","given":"Jony","non-dropping-particle":"","parse-names":false,"suffix":""}],"id":"ITEM-1","issued":{"date-parts":[["2010"]]},"publisher":"Elex Media Komputindo","publisher-place":"Jakarta","title":"Internet Marketing for Beginners","type":"book"},"uris":["http://www.mendeley.com/documents/?uuid=de124a81-b8ca-49af-bdba-3d15bc2cd23b"]}],"mendeley":{"formattedCitation":"(Wong, 2010)","plainTextFormattedCitation":"(Wong, 2010)","previouslyFormattedCitation":"(Wong, 2010)"},"properties":{"noteIndex":0},"schema":"https://github.com/citation-style-language/schema/raw/master/csl-citation.json"}</w:instrText>
      </w:r>
      <w:r>
        <w:fldChar w:fldCharType="separate"/>
      </w:r>
      <w:r w:rsidRPr="00A73CDE">
        <w:rPr>
          <w:noProof/>
        </w:rPr>
        <w:t>(Wong, 2010)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Helianthusonfri","given":"Jefferly","non-dropping-particle":"","parse-names":false,"suffix":""}],"id":"ITEM-1","issued":{"date-parts":[["2016"]]},"publisher":"Elex Media Komputindo","publisher-place":"Jakarta","title":"Facebook Marketing","type":"book"},"uris":["http://www.mendeley.com/documents/?uuid=ce9ec080-6754-4852-8f93-2abb3f4d4c38"]}],"mendeley":{"formattedCitation":"(Helianthusonfri, 2016)","plainTextFormattedCitation":"(Helianthusonfri, 2016)","previouslyFormattedCitation":"(Helianthusonfri, 2016)"},"properties":{"noteIndex":0},"schema":"https://github.com/citation-style-language/schema/raw/master/csl-citation.json"}</w:instrText>
      </w:r>
      <w:r>
        <w:fldChar w:fldCharType="separate"/>
      </w:r>
      <w:r w:rsidRPr="00A73CDE">
        <w:rPr>
          <w:noProof/>
        </w:rPr>
        <w:t>(Helianthusonfri, 2016)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Azhar","given":"Tauhid Nur","non-dropping-particle":"","parse-names":false,"suffix":""},{"dropping-particle":"","family":"Trim","given":"Bambang","non-dropping-particle":"","parse-names":false,"suffix":""}],"id":"ITEM-1","issued":{"date-parts":[["2005"]]},"publisher":"MQ Publishing","publisher-place":"Bandung","title":"Jangan ke Dokter Lagi: Keajaiban Sistem Imun dan Kiat Menghalau Penyakit","type":"book"},"uris":["http://www.mendeley.com/documents/?uuid=4066a8f7-24ca-44d0-b7bb-360c614d5fab"]}],"mendeley":{"formattedCitation":"(Azhar and Trim, 2005)","plainTextFormattedCitation":"(Azhar and Trim, 2005)","previouslyFormattedCitation":"(Azhar and Trim, 2005)"},"properties":{"noteIndex":0},"schema":"https://github.com/citation-style-language/schema/raw/master/csl-citation.json"}</w:instrText>
      </w:r>
      <w:r>
        <w:fldChar w:fldCharType="separate"/>
      </w:r>
      <w:r w:rsidRPr="00A73CDE">
        <w:rPr>
          <w:noProof/>
        </w:rPr>
        <w:t>(Azhar and Trim, 2005)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Osborne","given":"John W","non-dropping-particle":"","parse-names":false,"suffix":""}],"editor":[{"dropping-particle":"","family":"Andre","given":"Walfred","non-dropping-particle":"","parse-names":false,"suffix":""}],"id":"ITEM-1","issued":{"date-parts":[["1993"]]},"publisher":"Bumi Aksara","publisher-place":"Jakarta","title":"Kiat Berbicara di Depan Umum Untuk Eksekutif","type":"book"},"uris":["http://www.mendeley.com/documents/?uuid=e7b3eb36-f9bc-4292-82e9-c7e509ebcf60"]}],"mendeley":{"formattedCitation":"(Osborne, 1993)","plainTextFormattedCitation":"(Osborne, 1993)","previouslyFormattedCitation":"(Osborne, 1993)"},"properties":{"noteIndex":0},"schema":"https://github.com/citation-style-language/schema/raw/master/csl-citation.json"}</w:instrText>
      </w:r>
      <w:r>
        <w:fldChar w:fldCharType="separate"/>
      </w:r>
      <w:r w:rsidRPr="00A73CDE">
        <w:rPr>
          <w:noProof/>
        </w:rPr>
        <w:t>(Osborne, 1993)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Arradon","given":"Issabelee","non-dropping-particle":"","parse-names":false,"suffix":""}],"container-title":"Kompas","id":"ITEM-1","issued":{"date-parts":[["2014"]]},"publisher-place":"Jakarta","title":"Aceh, Contoh Penyelesaian Kejahatan Masa Lalu","type":"article-newspaper"},"uris":["http://www.mendeley.com/documents/?uuid=a3a643e0-5328-452e-8d0c-c9ef0ce7a0b6"]}],"mendeley":{"formattedCitation":"(Arradon, 2014)","plainTextFormattedCitation":"(Arradon, 2014)","previouslyFormattedCitation":"(Arradon, 2014)"},"properties":{"noteIndex":0},"schema":"https://github.com/citation-style-language/schema/raw/master/csl-citation.json"}</w:instrText>
      </w:r>
      <w:r>
        <w:fldChar w:fldCharType="separate"/>
      </w:r>
      <w:r w:rsidRPr="00A73CDE">
        <w:rPr>
          <w:noProof/>
        </w:rPr>
        <w:t>(Arradon, 2014)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Trim","given":"Bambang","non-dropping-particle":"","parse-names":false,"suffix":""}],"id":"ITEM-1","issued":{"date-parts":[["2011"]]},"publisher":"Metagraf","publisher-place":"Solo","title":"The Art of Stimulating Idea: Jurus Mendulang Ide dan Insaf agar Kaya di Jalan Menulis","type":"book"},"uris":["http://www.mendeley.com/documents/?uuid=4ad9ef60-3cce-4c61-b6d9-6d00d50bdc5e"]}],"mendeley":{"formattedCitation":"(Trim, 2011b)","plainTextFormattedCitation":"(Trim, 2011b)","previouslyFormattedCitation":"(Trim, 2011b)"},"properties":{"noteIndex":0},"schema":"https://github.com/citation-style-language/schema/raw/master/csl-citation.json"}</w:instrText>
      </w:r>
      <w:r>
        <w:fldChar w:fldCharType="separate"/>
      </w:r>
      <w:r w:rsidRPr="00A73CDE">
        <w:rPr>
          <w:noProof/>
        </w:rPr>
        <w:t>(Trim, 2011b)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Trim","given":"Bambang","non-dropping-particle":"","parse-names":false,"suffix":""}],"id":"ITEM-1","issued":{"date-parts":[["2011"]]},"publisher":"Tinta Medina","publisher-place":"Solo","title":"Muhammad Effect: Getaran yang Dirindukan dan Ditakuti","type":"book"},"uris":["http://www.mendeley.com/documents/?uuid=5139e2da-5c05-4644-a3cf-c63970251f3a"]}],"mendeley":{"formattedCitation":"(Trim, 2011a)","plainTextFormattedCitation":"(Trim, 2011a)","previouslyFormattedCitation":"(Trim, 2011a)"},"properties":{"noteIndex":0},"schema":"https://github.com/citation-style-language/schema/raw/master/csl-citation.json"}</w:instrText>
      </w:r>
      <w:r>
        <w:fldChar w:fldCharType="separate"/>
      </w:r>
      <w:r w:rsidRPr="00A73CDE">
        <w:rPr>
          <w:noProof/>
        </w:rPr>
        <w:t>(Trim, 2011a)</w:t>
      </w:r>
      <w:r>
        <w:fldChar w:fldCharType="end"/>
      </w:r>
    </w:p>
    <w:p w:rsidR="00A73CDE" w:rsidRDefault="00A73CDE"/>
    <w:p w:rsidR="00A73CDE" w:rsidRDefault="00A73CDE"/>
    <w:p w:rsidR="00A73CDE" w:rsidRDefault="00A73CDE"/>
    <w:p w:rsidR="00A73CDE" w:rsidRPr="00A73CDE" w:rsidRDefault="00A73CDE" w:rsidP="00A73CDE">
      <w:pPr>
        <w:jc w:val="center"/>
        <w:rPr>
          <w:b/>
        </w:rPr>
      </w:pPr>
      <w:proofErr w:type="spellStart"/>
      <w:r w:rsidRPr="00A73CDE">
        <w:rPr>
          <w:b/>
        </w:rPr>
        <w:t>Daftar</w:t>
      </w:r>
      <w:proofErr w:type="spellEnd"/>
      <w:r w:rsidRPr="00A73CDE">
        <w:rPr>
          <w:b/>
        </w:rPr>
        <w:t xml:space="preserve"> </w:t>
      </w:r>
      <w:proofErr w:type="spellStart"/>
      <w:r w:rsidRPr="00A73CDE">
        <w:rPr>
          <w:b/>
        </w:rPr>
        <w:t>Pustaka</w:t>
      </w:r>
      <w:proofErr w:type="spellEnd"/>
    </w:p>
    <w:p w:rsidR="00A73CDE" w:rsidRDefault="00A73CDE" w:rsidP="00A73CDE">
      <w:pPr>
        <w:jc w:val="center"/>
      </w:pPr>
    </w:p>
    <w:p w:rsidR="00A73CDE" w:rsidRDefault="00A73CDE" w:rsidP="00A73CDE">
      <w:pPr>
        <w:jc w:val="center"/>
      </w:pPr>
    </w:p>
    <w:p w:rsidR="00A73CDE" w:rsidRDefault="00A73CDE" w:rsidP="00A73CDE">
      <w:pPr>
        <w:widowControl w:val="0"/>
        <w:autoSpaceDE w:val="0"/>
        <w:autoSpaceDN w:val="0"/>
        <w:adjustRightInd w:val="0"/>
        <w:ind w:left="284" w:hanging="284"/>
        <w:jc w:val="both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A73CDE">
        <w:rPr>
          <w:rFonts w:ascii="Calibri" w:hAnsi="Calibri" w:cs="Calibri"/>
          <w:noProof/>
          <w:szCs w:val="24"/>
        </w:rPr>
        <w:t xml:space="preserve">Arradon, I. (2014) ‘Aceh, Contoh Penyelesaian Kejahatan Masa Lalu’, </w:t>
      </w:r>
      <w:r w:rsidRPr="00A73CDE">
        <w:rPr>
          <w:rFonts w:ascii="Calibri" w:hAnsi="Calibri" w:cs="Calibri"/>
          <w:i/>
          <w:iCs/>
          <w:noProof/>
          <w:szCs w:val="24"/>
        </w:rPr>
        <w:t>Kompas</w:t>
      </w:r>
      <w:r w:rsidRPr="00A73CDE">
        <w:rPr>
          <w:rFonts w:ascii="Calibri" w:hAnsi="Calibri" w:cs="Calibri"/>
          <w:noProof/>
          <w:szCs w:val="24"/>
        </w:rPr>
        <w:t>.</w:t>
      </w:r>
    </w:p>
    <w:p w:rsidR="00A73CDE" w:rsidRPr="00A73CDE" w:rsidRDefault="00A73CDE" w:rsidP="00A73CDE">
      <w:pPr>
        <w:widowControl w:val="0"/>
        <w:autoSpaceDE w:val="0"/>
        <w:autoSpaceDN w:val="0"/>
        <w:adjustRightInd w:val="0"/>
        <w:ind w:left="284" w:hanging="284"/>
        <w:jc w:val="both"/>
        <w:rPr>
          <w:rFonts w:ascii="Calibri" w:hAnsi="Calibri" w:cs="Calibri"/>
          <w:noProof/>
          <w:szCs w:val="24"/>
        </w:rPr>
      </w:pPr>
    </w:p>
    <w:p w:rsidR="00A73CDE" w:rsidRDefault="00A73CDE" w:rsidP="00A73CDE">
      <w:pPr>
        <w:widowControl w:val="0"/>
        <w:autoSpaceDE w:val="0"/>
        <w:autoSpaceDN w:val="0"/>
        <w:adjustRightInd w:val="0"/>
        <w:ind w:left="284" w:hanging="284"/>
        <w:jc w:val="both"/>
        <w:rPr>
          <w:rFonts w:ascii="Calibri" w:hAnsi="Calibri" w:cs="Calibri"/>
          <w:noProof/>
          <w:szCs w:val="24"/>
        </w:rPr>
      </w:pPr>
      <w:r w:rsidRPr="00A73CDE">
        <w:rPr>
          <w:rFonts w:ascii="Calibri" w:hAnsi="Calibri" w:cs="Calibri"/>
          <w:noProof/>
          <w:szCs w:val="24"/>
        </w:rPr>
        <w:t xml:space="preserve">Azhar, T. N. and Trim, B. (2005) </w:t>
      </w:r>
      <w:r w:rsidRPr="00A73CDE">
        <w:rPr>
          <w:rFonts w:ascii="Calibri" w:hAnsi="Calibri" w:cs="Calibri"/>
          <w:i/>
          <w:iCs/>
          <w:noProof/>
          <w:szCs w:val="24"/>
        </w:rPr>
        <w:t>Jangan ke Dokter Lagi: Keajaiban Sistem Imun dan Kiat Menghalau Penyakit</w:t>
      </w:r>
      <w:r w:rsidRPr="00A73CDE">
        <w:rPr>
          <w:rFonts w:ascii="Calibri" w:hAnsi="Calibri" w:cs="Calibri"/>
          <w:noProof/>
          <w:szCs w:val="24"/>
        </w:rPr>
        <w:t>. Bandung: MQ Publishing.</w:t>
      </w:r>
    </w:p>
    <w:p w:rsidR="00A73CDE" w:rsidRPr="00A73CDE" w:rsidRDefault="00A73CDE" w:rsidP="00A73CDE">
      <w:pPr>
        <w:widowControl w:val="0"/>
        <w:autoSpaceDE w:val="0"/>
        <w:autoSpaceDN w:val="0"/>
        <w:adjustRightInd w:val="0"/>
        <w:ind w:left="284" w:hanging="284"/>
        <w:jc w:val="both"/>
        <w:rPr>
          <w:rFonts w:ascii="Calibri" w:hAnsi="Calibri" w:cs="Calibri"/>
          <w:noProof/>
          <w:szCs w:val="24"/>
        </w:rPr>
      </w:pPr>
    </w:p>
    <w:p w:rsidR="00A73CDE" w:rsidRDefault="00A73CDE" w:rsidP="00A73CDE">
      <w:pPr>
        <w:widowControl w:val="0"/>
        <w:autoSpaceDE w:val="0"/>
        <w:autoSpaceDN w:val="0"/>
        <w:adjustRightInd w:val="0"/>
        <w:ind w:left="284" w:hanging="284"/>
        <w:jc w:val="both"/>
        <w:rPr>
          <w:rFonts w:ascii="Calibri" w:hAnsi="Calibri" w:cs="Calibri"/>
          <w:noProof/>
          <w:szCs w:val="24"/>
        </w:rPr>
      </w:pPr>
      <w:r w:rsidRPr="00A73CDE">
        <w:rPr>
          <w:rFonts w:ascii="Calibri" w:hAnsi="Calibri" w:cs="Calibri"/>
          <w:noProof/>
          <w:szCs w:val="24"/>
        </w:rPr>
        <w:t xml:space="preserve">Helianthusonfri, J. (2016) </w:t>
      </w:r>
      <w:r w:rsidRPr="00A73CDE">
        <w:rPr>
          <w:rFonts w:ascii="Calibri" w:hAnsi="Calibri" w:cs="Calibri"/>
          <w:i/>
          <w:iCs/>
          <w:noProof/>
          <w:szCs w:val="24"/>
        </w:rPr>
        <w:t>Facebook Marketing</w:t>
      </w:r>
      <w:r w:rsidRPr="00A73CDE">
        <w:rPr>
          <w:rFonts w:ascii="Calibri" w:hAnsi="Calibri" w:cs="Calibri"/>
          <w:noProof/>
          <w:szCs w:val="24"/>
        </w:rPr>
        <w:t>. Jakarta: Elex Media Komputindo.</w:t>
      </w:r>
    </w:p>
    <w:p w:rsidR="00A73CDE" w:rsidRPr="00A73CDE" w:rsidRDefault="00A73CDE" w:rsidP="00A73CDE">
      <w:pPr>
        <w:widowControl w:val="0"/>
        <w:autoSpaceDE w:val="0"/>
        <w:autoSpaceDN w:val="0"/>
        <w:adjustRightInd w:val="0"/>
        <w:ind w:left="284" w:hanging="284"/>
        <w:jc w:val="both"/>
        <w:rPr>
          <w:rFonts w:ascii="Calibri" w:hAnsi="Calibri" w:cs="Calibri"/>
          <w:noProof/>
          <w:szCs w:val="24"/>
        </w:rPr>
      </w:pPr>
    </w:p>
    <w:p w:rsidR="00A73CDE" w:rsidRDefault="00A73CDE" w:rsidP="00A73CDE">
      <w:pPr>
        <w:widowControl w:val="0"/>
        <w:autoSpaceDE w:val="0"/>
        <w:autoSpaceDN w:val="0"/>
        <w:adjustRightInd w:val="0"/>
        <w:ind w:left="284" w:hanging="284"/>
        <w:jc w:val="both"/>
        <w:rPr>
          <w:rFonts w:ascii="Calibri" w:hAnsi="Calibri" w:cs="Calibri"/>
          <w:noProof/>
          <w:szCs w:val="24"/>
        </w:rPr>
      </w:pPr>
      <w:r w:rsidRPr="00A73CDE">
        <w:rPr>
          <w:rFonts w:ascii="Calibri" w:hAnsi="Calibri" w:cs="Calibri"/>
          <w:noProof/>
          <w:szCs w:val="24"/>
        </w:rPr>
        <w:t xml:space="preserve">Osborne, J. W. (1993) </w:t>
      </w:r>
      <w:r w:rsidRPr="00A73CDE">
        <w:rPr>
          <w:rFonts w:ascii="Calibri" w:hAnsi="Calibri" w:cs="Calibri"/>
          <w:i/>
          <w:iCs/>
          <w:noProof/>
          <w:szCs w:val="24"/>
        </w:rPr>
        <w:t>Kiat Berbicara di Depan Umum Untuk Eksekutif</w:t>
      </w:r>
      <w:r w:rsidRPr="00A73CDE">
        <w:rPr>
          <w:rFonts w:ascii="Calibri" w:hAnsi="Calibri" w:cs="Calibri"/>
          <w:noProof/>
          <w:szCs w:val="24"/>
        </w:rPr>
        <w:t>. Edited by W. Andre. Jakarta: Bumi Aksara.</w:t>
      </w:r>
    </w:p>
    <w:p w:rsidR="00A73CDE" w:rsidRPr="00A73CDE" w:rsidRDefault="00A73CDE" w:rsidP="00A73CDE">
      <w:pPr>
        <w:widowControl w:val="0"/>
        <w:autoSpaceDE w:val="0"/>
        <w:autoSpaceDN w:val="0"/>
        <w:adjustRightInd w:val="0"/>
        <w:ind w:left="284" w:hanging="284"/>
        <w:jc w:val="both"/>
        <w:rPr>
          <w:rFonts w:ascii="Calibri" w:hAnsi="Calibri" w:cs="Calibri"/>
          <w:noProof/>
          <w:szCs w:val="24"/>
        </w:rPr>
      </w:pPr>
    </w:p>
    <w:p w:rsidR="00A73CDE" w:rsidRDefault="00A73CDE" w:rsidP="00A73CDE">
      <w:pPr>
        <w:widowControl w:val="0"/>
        <w:autoSpaceDE w:val="0"/>
        <w:autoSpaceDN w:val="0"/>
        <w:adjustRightInd w:val="0"/>
        <w:ind w:left="284" w:hanging="284"/>
        <w:jc w:val="both"/>
        <w:rPr>
          <w:rFonts w:ascii="Calibri" w:hAnsi="Calibri" w:cs="Calibri"/>
          <w:noProof/>
          <w:szCs w:val="24"/>
        </w:rPr>
      </w:pPr>
      <w:r w:rsidRPr="00A73CDE">
        <w:rPr>
          <w:rFonts w:ascii="Calibri" w:hAnsi="Calibri" w:cs="Calibri"/>
          <w:noProof/>
          <w:szCs w:val="24"/>
        </w:rPr>
        <w:t xml:space="preserve">Trim, B. (2011a) </w:t>
      </w:r>
      <w:r w:rsidRPr="00A73CDE">
        <w:rPr>
          <w:rFonts w:ascii="Calibri" w:hAnsi="Calibri" w:cs="Calibri"/>
          <w:i/>
          <w:iCs/>
          <w:noProof/>
          <w:szCs w:val="24"/>
        </w:rPr>
        <w:t>Muhammad Effect: Getaran yang Dirindukan dan Ditakuti</w:t>
      </w:r>
      <w:r w:rsidRPr="00A73CDE">
        <w:rPr>
          <w:rFonts w:ascii="Calibri" w:hAnsi="Calibri" w:cs="Calibri"/>
          <w:noProof/>
          <w:szCs w:val="24"/>
        </w:rPr>
        <w:t>. Solo: Tinta Medina.</w:t>
      </w:r>
    </w:p>
    <w:p w:rsidR="00A73CDE" w:rsidRPr="00A73CDE" w:rsidRDefault="00A73CDE" w:rsidP="00A73CDE">
      <w:pPr>
        <w:widowControl w:val="0"/>
        <w:autoSpaceDE w:val="0"/>
        <w:autoSpaceDN w:val="0"/>
        <w:adjustRightInd w:val="0"/>
        <w:ind w:left="284" w:hanging="284"/>
        <w:jc w:val="both"/>
        <w:rPr>
          <w:rFonts w:ascii="Calibri" w:hAnsi="Calibri" w:cs="Calibri"/>
          <w:noProof/>
          <w:szCs w:val="24"/>
        </w:rPr>
      </w:pPr>
    </w:p>
    <w:p w:rsidR="00A73CDE" w:rsidRDefault="00A73CDE" w:rsidP="00A73CDE">
      <w:pPr>
        <w:widowControl w:val="0"/>
        <w:autoSpaceDE w:val="0"/>
        <w:autoSpaceDN w:val="0"/>
        <w:adjustRightInd w:val="0"/>
        <w:ind w:left="284" w:hanging="284"/>
        <w:jc w:val="both"/>
        <w:rPr>
          <w:rFonts w:ascii="Calibri" w:hAnsi="Calibri" w:cs="Calibri"/>
          <w:noProof/>
          <w:szCs w:val="24"/>
        </w:rPr>
      </w:pPr>
      <w:r w:rsidRPr="00A73CDE">
        <w:rPr>
          <w:rFonts w:ascii="Calibri" w:hAnsi="Calibri" w:cs="Calibri"/>
          <w:noProof/>
          <w:szCs w:val="24"/>
        </w:rPr>
        <w:t xml:space="preserve">Trim, B. (2011b) </w:t>
      </w:r>
      <w:r w:rsidRPr="00A73CDE">
        <w:rPr>
          <w:rFonts w:ascii="Calibri" w:hAnsi="Calibri" w:cs="Calibri"/>
          <w:i/>
          <w:iCs/>
          <w:noProof/>
          <w:szCs w:val="24"/>
        </w:rPr>
        <w:t>The Art of Stimulating Idea: Jurus Mendulang Ide dan Insaf agar Kaya di Jalan Menulis</w:t>
      </w:r>
      <w:r w:rsidRPr="00A73CDE">
        <w:rPr>
          <w:rFonts w:ascii="Calibri" w:hAnsi="Calibri" w:cs="Calibri"/>
          <w:noProof/>
          <w:szCs w:val="24"/>
        </w:rPr>
        <w:t>. Solo: Metagraf.</w:t>
      </w:r>
    </w:p>
    <w:p w:rsidR="00A73CDE" w:rsidRPr="00A73CDE" w:rsidRDefault="00A73CDE" w:rsidP="00A73CDE">
      <w:pPr>
        <w:widowControl w:val="0"/>
        <w:autoSpaceDE w:val="0"/>
        <w:autoSpaceDN w:val="0"/>
        <w:adjustRightInd w:val="0"/>
        <w:ind w:left="284" w:hanging="284"/>
        <w:jc w:val="both"/>
        <w:rPr>
          <w:rFonts w:ascii="Calibri" w:hAnsi="Calibri" w:cs="Calibri"/>
          <w:noProof/>
          <w:szCs w:val="24"/>
        </w:rPr>
      </w:pPr>
    </w:p>
    <w:p w:rsidR="00A73CDE" w:rsidRPr="00A73CDE" w:rsidRDefault="00A73CDE" w:rsidP="00A73CDE">
      <w:pPr>
        <w:widowControl w:val="0"/>
        <w:autoSpaceDE w:val="0"/>
        <w:autoSpaceDN w:val="0"/>
        <w:adjustRightInd w:val="0"/>
        <w:ind w:left="284" w:hanging="284"/>
        <w:jc w:val="both"/>
        <w:rPr>
          <w:rFonts w:ascii="Calibri" w:hAnsi="Calibri" w:cs="Calibri"/>
          <w:noProof/>
        </w:rPr>
      </w:pPr>
      <w:r w:rsidRPr="00A73CDE">
        <w:rPr>
          <w:rFonts w:ascii="Calibri" w:hAnsi="Calibri" w:cs="Calibri"/>
          <w:noProof/>
          <w:szCs w:val="24"/>
        </w:rPr>
        <w:t xml:space="preserve">Wong, J. (2010) </w:t>
      </w:r>
      <w:r w:rsidRPr="00A73CDE">
        <w:rPr>
          <w:rFonts w:ascii="Calibri" w:hAnsi="Calibri" w:cs="Calibri"/>
          <w:i/>
          <w:iCs/>
          <w:noProof/>
          <w:szCs w:val="24"/>
        </w:rPr>
        <w:t>Internet Marketing for Beginners</w:t>
      </w:r>
      <w:r w:rsidRPr="00A73CDE">
        <w:rPr>
          <w:rFonts w:ascii="Calibri" w:hAnsi="Calibri" w:cs="Calibri"/>
          <w:noProof/>
          <w:szCs w:val="24"/>
        </w:rPr>
        <w:t>. Jakarta: Elex Media Komputindo.</w:t>
      </w:r>
    </w:p>
    <w:p w:rsidR="00A73CDE" w:rsidRDefault="00A73CDE" w:rsidP="00A73CDE">
      <w:pPr>
        <w:ind w:left="284" w:hanging="284"/>
        <w:jc w:val="center"/>
      </w:pPr>
      <w:r>
        <w:fldChar w:fldCharType="end"/>
      </w:r>
    </w:p>
    <w:sectPr w:rsidR="00A73CDE" w:rsidSect="0012251A">
      <w:pgSz w:w="11907" w:h="16840" w:code="9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E5D74B6"/>
    <w:multiLevelType w:val="hybridMultilevel"/>
    <w:tmpl w:val="8B1417C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552E02F4"/>
    <w:multiLevelType w:val="hybridMultilevel"/>
    <w:tmpl w:val="769A771E"/>
    <w:lvl w:ilvl="0" w:tplc="2B98C6DC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62ED6FCA"/>
    <w:multiLevelType w:val="hybridMultilevel"/>
    <w:tmpl w:val="1D908800"/>
    <w:lvl w:ilvl="0" w:tplc="0409000F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/>
  <w:rsids>
    <w:rsidRoot w:val="00974F1C"/>
    <w:rsid w:val="0012251A"/>
    <w:rsid w:val="003A47DF"/>
    <w:rsid w:val="0042167F"/>
    <w:rsid w:val="007B5E5A"/>
    <w:rsid w:val="00924DF5"/>
    <w:rsid w:val="00974F1C"/>
    <w:rsid w:val="00A73CD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74F1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74F1C"/>
    <w:pPr>
      <w:ind w:left="720"/>
      <w:contextualSpacing/>
    </w:pPr>
  </w:style>
  <w:style w:type="table" w:styleId="TableGrid">
    <w:name w:val="Table Grid"/>
    <w:basedOn w:val="TableNormal"/>
    <w:uiPriority w:val="39"/>
    <w:rsid w:val="00974F1C"/>
    <w:rPr>
      <w:lang w:val="id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5E75ABCF-0D35-4445-843D-49C612F25EE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</TotalTime>
  <Pages>2</Pages>
  <Words>1118</Words>
  <Characters>6378</Characters>
  <Application>Microsoft Office Word</Application>
  <DocSecurity>0</DocSecurity>
  <Lines>53</Lines>
  <Paragraphs>14</Paragraphs>
  <ScaleCrop>false</ScaleCrop>
  <Company/>
  <LinksUpToDate>false</LinksUpToDate>
  <CharactersWithSpaces>748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pic_Epik</dc:creator>
  <cp:keywords/>
  <dc:description/>
  <cp:lastModifiedBy>ASUS</cp:lastModifiedBy>
  <cp:revision>3</cp:revision>
  <dcterms:created xsi:type="dcterms:W3CDTF">2020-08-26T21:21:00Z</dcterms:created>
  <dcterms:modified xsi:type="dcterms:W3CDTF">2021-04-12T05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1</vt:lpwstr>
  </property>
  <property fmtid="{D5CDD505-2E9C-101B-9397-08002B2CF9AE}" pid="11" name="Mendeley Recent Style Name 4_1">
    <vt:lpwstr>Harvard reference format 1 (deprecated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ff7b404-6907-3e11-8b0d-57008be95518</vt:lpwstr>
  </property>
  <property fmtid="{D5CDD505-2E9C-101B-9397-08002B2CF9AE}" pid="24" name="Mendeley Citation Style_1">
    <vt:lpwstr>http://www.zotero.org/styles/harvard1</vt:lpwstr>
  </property>
</Properties>
</file>